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C85A05">
      <w:pPr>
        <w:pStyle w:val="Heading1"/>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bookmarkStart w:id="0" w:name="_GoBack"/>
      <w:bookmarkEnd w:id="0"/>
    </w:p>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6178AD1" w:rsidR="002007FF" w:rsidRPr="00676771" w:rsidRDefault="002007FF" w:rsidP="000622A9">
      <w:pPr>
        <w:spacing w:after="120" w:line="240" w:lineRule="auto"/>
        <w:ind w:firstLine="576"/>
      </w:pPr>
      <w:r w:rsidRPr="00676771">
        <w:t xml:space="preserve">Anthropogenic watershed disturbance on steep, tropical islands,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xml:space="preserve">. Anthropogenic sediment disturbance may be exacerbated on 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1"/>
      <w:r w:rsidRPr="00676771">
        <w:rPr>
          <w:rStyle w:val="CommentReference"/>
          <w:rFonts w:asciiTheme="minorHAnsi" w:hAnsiTheme="minorHAnsi"/>
          <w:sz w:val="22"/>
          <w:szCs w:val="22"/>
        </w:rPr>
        <w:commentReference w:id="2"/>
      </w:r>
      <w:commentRangeEnd w:id="1"/>
      <w:r w:rsidRPr="00676771">
        <w:rPr>
          <w:rFonts w:asciiTheme="minorHAnsi" w:hAnsiTheme="minorHAnsi"/>
          <w:sz w:val="22"/>
        </w:rPr>
        <w:t xml:space="preserve"> </w:t>
      </w:r>
      <w:r w:rsidRPr="00676771">
        <w:rPr>
          <w:rStyle w:val="CommentReference"/>
          <w:rFonts w:asciiTheme="minorHAnsi" w:hAnsiTheme="minorHAnsi"/>
          <w:sz w:val="22"/>
          <w:szCs w:val="22"/>
        </w:rPr>
        <w:commentReference w:id="1"/>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3"/>
      </w:r>
      <w:r w:rsidRPr="00676771">
        <w:rPr>
          <w:rStyle w:val="CommentReference"/>
          <w:rFonts w:asciiTheme="minorHAnsi" w:hAnsiTheme="minorHAnsi"/>
          <w:sz w:val="22"/>
          <w:szCs w:val="22"/>
        </w:rPr>
        <w:commentReference w:id="4"/>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5"/>
      </w:r>
      <w:r w:rsidRPr="00676771">
        <w:rPr>
          <w:rStyle w:val="CommentReference"/>
          <w:rFonts w:asciiTheme="minorHAnsi" w:hAnsiTheme="minorHAnsi"/>
          <w:sz w:val="22"/>
          <w:szCs w:val="22"/>
        </w:rPr>
        <w:commentReference w:id="6"/>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r w:rsidRPr="00676771">
        <w:rPr>
          <w:noProof/>
        </w:rPr>
        <w:drawing>
          <wp:inline distT="0" distB="0" distL="0" distR="0" wp14:anchorId="6E422075" wp14:editId="79E412E6">
            <wp:extent cx="4712661" cy="3165768"/>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2661" cy="3165768"/>
                    </a:xfrm>
                    <a:prstGeom prst="rect">
                      <a:avLst/>
                    </a:prstGeom>
                  </pic:spPr>
                </pic:pic>
              </a:graphicData>
            </a:graphic>
          </wp:inline>
        </w:drawing>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fldSimple w:instr=" SEQ Figure \* ARABIC ">
        <w:r w:rsidRPr="00676771">
          <w:rPr>
            <w:noProof/>
          </w:rPr>
          <w:t>1</w:t>
        </w:r>
      </w:fldSimple>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D474DB">
        <w:trPr>
          <w:trHeight w:val="683"/>
        </w:trPr>
        <w:tc>
          <w:tcPr>
            <w:tcW w:w="8910" w:type="dxa"/>
            <w:gridSpan w:val="9"/>
            <w:tcBorders>
              <w:right w:val="single" w:sz="4" w:space="0" w:color="auto"/>
            </w:tcBorders>
            <w:shd w:val="clear" w:color="auto" w:fill="auto"/>
            <w:noWrap/>
            <w:vAlign w:val="bottom"/>
          </w:tcPr>
          <w:p w14:paraId="2219867C" w14:textId="6C0DB255" w:rsidR="00C82448" w:rsidRPr="00676771" w:rsidRDefault="00C82448" w:rsidP="00D474DB">
            <w:pPr>
              <w:pStyle w:val="NoSpacing"/>
              <w:rPr>
                <w:rFonts w:asciiTheme="minorHAnsi" w:hAnsiTheme="minorHAnsi"/>
                <w:b/>
                <w:sz w:val="18"/>
                <w:szCs w:val="18"/>
              </w:rPr>
            </w:pPr>
            <w:bookmarkStart w:id="10" w:name="_Ref388254438"/>
            <w:r w:rsidRPr="00676771">
              <w:t xml:space="preserve">Table </w:t>
            </w:r>
            <w:fldSimple w:instr=" SEQ Table \* ARABIC ">
              <w:r w:rsidRPr="00676771">
                <w:rPr>
                  <w:noProof/>
                </w:rPr>
                <w:t>1</w:t>
              </w:r>
            </w:fldSimple>
            <w:bookmarkEnd w:id="10"/>
            <w:r w:rsidRPr="00676771">
              <w:t xml:space="preserve">. Land use categories in </w:t>
            </w:r>
            <w:proofErr w:type="spellStart"/>
            <w:r w:rsidRPr="00676771">
              <w:t>Fag'alu</w:t>
            </w:r>
            <w:proofErr w:type="spellEnd"/>
            <w:r w:rsidRPr="00676771">
              <w:t xml:space="preserve"> and Nu'uuli watersheds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r w:rsidRPr="00676771">
              <w:t>.</w:t>
            </w:r>
          </w:p>
        </w:tc>
      </w:tr>
      <w:tr w:rsidR="00C82448" w:rsidRPr="00676771" w14:paraId="0717ADBA" w14:textId="77777777" w:rsidTr="00D474DB">
        <w:trPr>
          <w:trHeight w:val="683"/>
        </w:trPr>
        <w:tc>
          <w:tcPr>
            <w:tcW w:w="1080" w:type="dxa"/>
            <w:shd w:val="clear" w:color="auto" w:fill="auto"/>
            <w:noWrap/>
            <w:vAlign w:val="bottom"/>
            <w:hideMark/>
          </w:tcPr>
          <w:p w14:paraId="3692D166"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Watershed</w:t>
            </w:r>
          </w:p>
        </w:tc>
        <w:tc>
          <w:tcPr>
            <w:tcW w:w="1080" w:type="dxa"/>
            <w:shd w:val="clear" w:color="auto" w:fill="auto"/>
            <w:noWrap/>
            <w:vAlign w:val="bottom"/>
            <w:hideMark/>
          </w:tcPr>
          <w:p w14:paraId="39780302"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shd w:val="clear" w:color="auto" w:fill="auto"/>
            <w:noWrap/>
            <w:vAlign w:val="bottom"/>
            <w:hideMark/>
          </w:tcPr>
          <w:p w14:paraId="4C182C1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5660F37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60699032"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CCDB830"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17E8B0A"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EA8F76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3289638"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1C612BE1" w14:textId="77777777" w:rsidTr="00D474DB">
        <w:trPr>
          <w:trHeight w:val="300"/>
        </w:trPr>
        <w:tc>
          <w:tcPr>
            <w:tcW w:w="8910" w:type="dxa"/>
            <w:gridSpan w:val="9"/>
            <w:tcBorders>
              <w:right w:val="single" w:sz="4" w:space="0" w:color="auto"/>
            </w:tcBorders>
            <w:shd w:val="clear" w:color="auto" w:fill="auto"/>
            <w:noWrap/>
            <w:vAlign w:val="bottom"/>
          </w:tcPr>
          <w:p w14:paraId="327061B5" w14:textId="77777777" w:rsidR="00C82448" w:rsidRPr="00676771" w:rsidRDefault="00C82448" w:rsidP="00D474DB">
            <w:pPr>
              <w:pStyle w:val="NoSpacing"/>
              <w:rPr>
                <w:rFonts w:asciiTheme="minorHAnsi" w:hAnsiTheme="minorHAnsi"/>
                <w:b/>
                <w:color w:val="000000" w:themeColor="text1"/>
                <w:sz w:val="18"/>
                <w:szCs w:val="18"/>
              </w:rPr>
            </w:pPr>
            <w:r w:rsidRPr="00676771">
              <w:rPr>
                <w:rFonts w:asciiTheme="minorHAnsi" w:hAnsiTheme="minorHAnsi"/>
                <w:b/>
                <w:i/>
                <w:sz w:val="18"/>
                <w:szCs w:val="18"/>
              </w:rPr>
              <w:t>Faga’alu</w:t>
            </w:r>
          </w:p>
        </w:tc>
      </w:tr>
      <w:tr w:rsidR="00C82448" w:rsidRPr="00676771" w14:paraId="6EFAFF74" w14:textId="77777777" w:rsidTr="00D474DB">
        <w:trPr>
          <w:trHeight w:val="300"/>
        </w:trPr>
        <w:tc>
          <w:tcPr>
            <w:tcW w:w="1080" w:type="dxa"/>
            <w:shd w:val="clear" w:color="auto" w:fill="auto"/>
            <w:noWrap/>
            <w:vAlign w:val="bottom"/>
            <w:hideMark/>
          </w:tcPr>
          <w:p w14:paraId="56DD2962"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shd w:val="clear" w:color="auto" w:fill="auto"/>
            <w:noWrap/>
            <w:vAlign w:val="bottom"/>
            <w:hideMark/>
          </w:tcPr>
          <w:p w14:paraId="7D897BD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shd w:val="clear" w:color="auto" w:fill="auto"/>
            <w:noWrap/>
            <w:vAlign w:val="bottom"/>
            <w:hideMark/>
          </w:tcPr>
          <w:p w14:paraId="1E613F9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13D0BB1A"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49A69FF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853F0E5"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74D481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AD2D44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52747D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D474DB">
        <w:trPr>
          <w:trHeight w:val="300"/>
        </w:trPr>
        <w:tc>
          <w:tcPr>
            <w:tcW w:w="1080" w:type="dxa"/>
            <w:shd w:val="clear" w:color="auto" w:fill="auto"/>
            <w:noWrap/>
            <w:vAlign w:val="bottom"/>
            <w:hideMark/>
          </w:tcPr>
          <w:p w14:paraId="2E26FFE0"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2C6F0B4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3B114A0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151220B"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093C861"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07AF68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0851336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D474DB">
        <w:trPr>
          <w:trHeight w:val="300"/>
        </w:trPr>
        <w:tc>
          <w:tcPr>
            <w:tcW w:w="1080" w:type="dxa"/>
            <w:shd w:val="clear" w:color="auto" w:fill="auto"/>
            <w:noWrap/>
            <w:vAlign w:val="bottom"/>
            <w:hideMark/>
          </w:tcPr>
          <w:p w14:paraId="030A46F0"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6047E0F7"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408E589E"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FEA8D07"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431010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70198A6"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34A051B"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D474DB">
        <w:trPr>
          <w:trHeight w:val="315"/>
        </w:trPr>
        <w:tc>
          <w:tcPr>
            <w:tcW w:w="1080" w:type="dxa"/>
            <w:shd w:val="clear" w:color="auto" w:fill="auto"/>
            <w:noWrap/>
            <w:vAlign w:val="bottom"/>
            <w:hideMark/>
          </w:tcPr>
          <w:p w14:paraId="70DAA342" w14:textId="77777777" w:rsidR="00C82448" w:rsidRPr="00676771" w:rsidRDefault="00C82448" w:rsidP="00D474DB">
            <w:pPr>
              <w:pStyle w:val="NoSpacing"/>
              <w:rPr>
                <w:rFonts w:asciiTheme="minorHAnsi" w:hAnsiTheme="minorHAnsi"/>
                <w:i/>
                <w:sz w:val="18"/>
                <w:szCs w:val="18"/>
              </w:rPr>
            </w:pPr>
            <w:proofErr w:type="spellStart"/>
            <w:r w:rsidRPr="00676771">
              <w:rPr>
                <w:rFonts w:asciiTheme="minorHAnsi" w:hAnsiTheme="minorHAnsi"/>
                <w:i/>
                <w:sz w:val="18"/>
                <w:szCs w:val="18"/>
              </w:rPr>
              <w:lastRenderedPageBreak/>
              <w:t>Fag’alu</w:t>
            </w:r>
            <w:proofErr w:type="spellEnd"/>
            <w:r w:rsidRPr="00676771">
              <w:rPr>
                <w:rFonts w:asciiTheme="minorHAnsi" w:hAnsiTheme="minorHAnsi"/>
                <w:i/>
                <w:sz w:val="18"/>
                <w:szCs w:val="18"/>
              </w:rPr>
              <w:t xml:space="preserve"> total</w:t>
            </w:r>
          </w:p>
        </w:tc>
        <w:tc>
          <w:tcPr>
            <w:tcW w:w="1080" w:type="dxa"/>
            <w:shd w:val="clear" w:color="auto" w:fill="auto"/>
            <w:noWrap/>
            <w:vAlign w:val="bottom"/>
            <w:hideMark/>
          </w:tcPr>
          <w:p w14:paraId="0EB621A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shd w:val="clear" w:color="auto" w:fill="auto"/>
            <w:noWrap/>
            <w:vAlign w:val="bottom"/>
            <w:hideMark/>
          </w:tcPr>
          <w:p w14:paraId="7C34BA55"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0DDD4C76"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7DCB0ED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204AB3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828381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9FB9FBE"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52C255F"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fldSimple w:instr=" SEQ Figure \* ARABIC ">
        <w:r w:rsidRPr="00676771">
          <w:rPr>
            <w:noProof/>
          </w:rPr>
          <w:t>2</w:t>
        </w:r>
      </w:fldSimple>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1" w:name="_Toc389207902"/>
      <w:r>
        <w:t>Predicting event</w:t>
      </w:r>
      <w:r w:rsidRPr="00646FB0">
        <w:t xml:space="preserve"> suspended sediment yield</w:t>
      </w:r>
      <w:bookmarkEnd w:id="11"/>
      <w:r>
        <w:t xml:space="preserve"> (SSY</w:t>
      </w:r>
      <w:r w:rsidRPr="006E18FD">
        <w:rPr>
          <w:vertAlign w:val="subscript"/>
        </w:rPr>
        <w:t>EV</w:t>
      </w:r>
      <w:r>
        <w:t>)</w:t>
      </w:r>
    </w:p>
    <w:p w14:paraId="609DC7B9" w14:textId="6BABFE00" w:rsidR="00AE5D21" w:rsidRPr="00703BBA" w:rsidRDefault="00AE5D21" w:rsidP="00AE5D21">
      <w:pPr>
        <w:ind w:firstLine="720"/>
      </w:pPr>
      <w:bookmarkStart w:id="12" w:name="_Ref386110623"/>
      <w:r>
        <w:t>SSY generated by individual storm events (SSY</w:t>
      </w:r>
      <w:r>
        <w:rPr>
          <w:vertAlign w:val="subscript"/>
        </w:rPr>
        <w:t>EV</w:t>
      </w:r>
      <w:r>
        <w:t xml:space="preserve">) can be used to compare the responses of different watersheds (Basher et al., 2011; Duvert et al., 2012; Fahey et al., 2003; Hicks, 1990), assess the </w:t>
      </w:r>
      <w:r>
        <w:lastRenderedPageBreak/>
        <w:t>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2"/>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C85A05"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C85A05"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C85A05"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w:t>
      </w:r>
      <w:r w:rsidR="007213F2">
        <w:t>ng-bucket rain gages at 1 min</w:t>
      </w:r>
      <w:r w:rsidRPr="00676771">
        <w:t xml:space="preserve"> intervals at </w:t>
      </w:r>
      <w:commentRangeStart w:id="13"/>
      <w:r w:rsidRPr="00676771">
        <w:t xml:space="preserve">three locations </w:t>
      </w:r>
      <w:commentRangeEnd w:id="13"/>
      <w:r w:rsidRPr="00676771">
        <w:rPr>
          <w:rStyle w:val="CommentReference"/>
        </w:rPr>
        <w:commentReference w:id="13"/>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w:t>
      </w:r>
      <w:r w:rsidRPr="00676771">
        <w:lastRenderedPageBreak/>
        <w:t>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t>
      </w:r>
      <w:r w:rsidR="00643B8F">
        <w:t xml:space="preserve">for storm events </w:t>
      </w:r>
      <w:r w:rsidRPr="00676771">
        <w:t>were calculated using</w:t>
      </w:r>
      <w:r w:rsidR="00643B8F">
        <w:t xml:space="preserve"> data from</w:t>
      </w:r>
      <w:r w:rsidRPr="00676771">
        <w:t xml:space="preserve"> RG1, with data gaps filled by data from </w:t>
      </w:r>
      <w:proofErr w:type="spellStart"/>
      <w:r w:rsidRPr="00676771">
        <w:t>Wx</w:t>
      </w:r>
      <w:proofErr w:type="spellEnd"/>
      <w:r w:rsidRPr="00676771">
        <w:t>.</w:t>
      </w:r>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4"/>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5"/>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5"/>
      <w:r>
        <w:rPr>
          <w:rStyle w:val="CommentReference"/>
        </w:rPr>
        <w:commentReference w:id="15"/>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w:t>
      </w:r>
      <w:r>
        <w:lastRenderedPageBreak/>
        <w:t xml:space="preserve">opportunistically during storm events. </w:t>
      </w:r>
      <w:commentRangeStart w:id="16"/>
      <w:r>
        <w:rPr>
          <w:noProof/>
        </w:rPr>
        <w:t xml:space="preserve">From January 6, 2012, to February 26, 2014, </w:t>
      </w:r>
      <w:r w:rsidR="00905A9A">
        <w:rPr>
          <w:noProof/>
        </w:rPr>
        <w:t>610 samples were 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6"/>
      <w:r>
        <w:rPr>
          <w:rStyle w:val="CommentReference"/>
        </w:rPr>
        <w:commentReference w:id="16"/>
      </w:r>
      <w:commentRangeStart w:id="17"/>
      <w:r>
        <w:rPr>
          <w:noProof/>
        </w:rPr>
        <w:t xml:space="preserve">Three main sampling locations in Faga’alu are the focus in this analysis: 1) Upstream (FOREST)(n=55), 2) immediately downstream of the Quarry (QUARRY)(n=247), and 3) Downstream (VILLAGE)(n=155). </w:t>
      </w:r>
      <w:commentRangeEnd w:id="17"/>
      <w:r>
        <w:rPr>
          <w:rStyle w:val="CommentReference"/>
        </w:rPr>
        <w:commentReference w:id="17"/>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18"/>
      <w:commentRangeStart w:id="19"/>
      <w:r>
        <w:t xml:space="preserve">These annual rainfall amounts are approximately 73% of long-term </w:t>
      </w:r>
      <w:r w:rsidRPr="00EC68DA">
        <w:t>Parameter-elevation Relationships on Independent Slopes Model</w:t>
      </w:r>
      <w:r>
        <w:t xml:space="preserve"> (PRISM) rainfall data (=4500-4800mm)</w:t>
      </w:r>
      <w:commentRangeEnd w:id="18"/>
      <w:r>
        <w:rPr>
          <w:rStyle w:val="CommentReference"/>
        </w:rPr>
        <w:commentReference w:id="18"/>
      </w:r>
      <w:commentRangeEnd w:id="19"/>
      <w:r>
        <w:rPr>
          <w:rStyle w:val="CommentReference"/>
        </w:rPr>
        <w:commentReference w:id="19"/>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 xml:space="preserve">didn’t show any orographic relationship between RG1 and </w:t>
      </w:r>
      <w:proofErr w:type="spellStart"/>
      <w:r w:rsidR="00BD5D91">
        <w:t>Wx</w:t>
      </w:r>
      <w:proofErr w:type="spellEnd"/>
      <w:r w:rsidR="00BD5D91">
        <w:t>,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lastRenderedPageBreak/>
        <w:t>Discharge</w:t>
      </w:r>
    </w:p>
    <w:p w14:paraId="137DE8A0" w14:textId="466DDA97" w:rsidR="00350E8D" w:rsidRDefault="00350E8D" w:rsidP="00350E8D">
      <w:pPr>
        <w:spacing w:after="120" w:line="240" w:lineRule="auto"/>
        <w:ind w:firstLine="720"/>
        <w:jc w:val="both"/>
      </w:pPr>
      <w:r>
        <w:rPr>
          <w:rStyle w:val="CommentReference"/>
        </w:rPr>
        <w:commentReference w:id="20"/>
      </w:r>
      <w:r>
        <w:rPr>
          <w:rStyle w:val="CommentReference"/>
        </w:rPr>
        <w:commentReference w:id="21"/>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2"/>
      <w:commentRangeStart w:id="23"/>
      <w:r>
        <w:t>sec</w:t>
      </w:r>
      <w:commentRangeEnd w:id="22"/>
      <w:r>
        <w:rPr>
          <w:rStyle w:val="CommentReference"/>
        </w:rPr>
        <w:commentReference w:id="22"/>
      </w:r>
      <w:commentRangeEnd w:id="23"/>
      <w:r w:rsidR="00CE2BD5">
        <w:t xml:space="preserve">, VILLAGE: max </w:t>
      </w:r>
      <w:r>
        <w:rPr>
          <w:rStyle w:val="CommentReference"/>
        </w:rPr>
        <w:commentReference w:id="23"/>
      </w:r>
      <w:r w:rsidR="00CE2BD5" w:rsidRPr="00CE2BD5">
        <w:t xml:space="preserve"> 101</w:t>
      </w:r>
      <w:r w:rsidR="00CE2BD5">
        <w:t>,</w:t>
      </w:r>
      <w:r w:rsidR="00CE2BD5" w:rsidRPr="00CE2BD5">
        <w:t>110</w:t>
      </w:r>
      <w:r w:rsidR="00CE2BD5">
        <w:t xml:space="preserve"> L/sec</w:t>
      </w:r>
      <w:r>
        <w:t xml:space="preserve">). </w:t>
      </w:r>
    </w:p>
    <w:p w14:paraId="27BE2E4E" w14:textId="6F85D007" w:rsidR="007213F2" w:rsidRDefault="007213F2" w:rsidP="007213F2">
      <w:pPr>
        <w:spacing w:after="120" w:line="240" w:lineRule="auto"/>
        <w:jc w:val="both"/>
      </w:pPr>
      <w:r>
        <w:rPr>
          <w:noProof/>
        </w:rPr>
        <w:drawing>
          <wp:inline distT="0" distB="0" distL="0" distR="0" wp14:anchorId="7B8A9C98" wp14:editId="09CB3218">
            <wp:extent cx="6458265" cy="2876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61788" cy="2878119"/>
                    </a:xfrm>
                    <a:prstGeom prst="rect">
                      <a:avLst/>
                    </a:prstGeom>
                  </pic:spPr>
                </pic:pic>
              </a:graphicData>
            </a:graphic>
          </wp:inline>
        </w:drawing>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4"/>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4"/>
      <w:r>
        <w:rPr>
          <w:rStyle w:val="CommentReference"/>
        </w:rPr>
        <w:commentReference w:id="24"/>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5"/>
      <w:r>
        <w:rPr>
          <w:noProof/>
        </w:rPr>
        <w:t>48%</w:t>
      </w:r>
      <w:commentRangeEnd w:id="25"/>
      <w:r>
        <w:rPr>
          <w:rStyle w:val="CommentReference"/>
        </w:rPr>
        <w:commentReference w:id="25"/>
      </w:r>
      <w:r>
        <w:rPr>
          <w:noProof/>
        </w:rPr>
        <w:t xml:space="preserve"> of all samples) were taken during </w:t>
      </w:r>
      <w:commentRangeStart w:id="26"/>
      <w:r>
        <w:rPr>
          <w:noProof/>
        </w:rPr>
        <w:t xml:space="preserve">stormflow conditions </w:t>
      </w:r>
      <w:commentRangeEnd w:id="26"/>
      <w:r>
        <w:rPr>
          <w:rStyle w:val="CommentReference"/>
        </w:rPr>
        <w:commentReference w:id="26"/>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27"/>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w:t>
      </w:r>
      <w:r>
        <w:lastRenderedPageBreak/>
        <w:t>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27"/>
      <w:r>
        <w:rPr>
          <w:rStyle w:val="CommentReference"/>
        </w:rPr>
        <w:commentReference w:id="27"/>
      </w:r>
    </w:p>
    <w:p w14:paraId="66FB56EC" w14:textId="5FFF5B94" w:rsidR="00350E8D" w:rsidRDefault="00E47169" w:rsidP="00350E8D">
      <w:pPr>
        <w:ind w:firstLine="576"/>
        <w:rPr>
          <w:noProof/>
        </w:rPr>
      </w:pPr>
      <w:r>
        <w:rPr>
          <w:noProof/>
        </w:rPr>
        <w:drawing>
          <wp:inline distT="0" distB="0" distL="0" distR="0" wp14:anchorId="7DF831D7" wp14:editId="7975B7FE">
            <wp:extent cx="4943475" cy="338437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C Boxplots.png"/>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52340" cy="3390447"/>
                    </a:xfrm>
                    <a:prstGeom prst="rect">
                      <a:avLst/>
                    </a:prstGeom>
                    <a:ln>
                      <a:noFill/>
                    </a:ln>
                    <a:extLst>
                      <a:ext uri="{53640926-AAD7-44D8-BBD7-CCE9431645EC}">
                        <a14:shadowObscured xmlns:a14="http://schemas.microsoft.com/office/drawing/2010/main"/>
                      </a:ext>
                    </a:extLst>
                  </pic:spPr>
                </pic:pic>
              </a:graphicData>
            </a:graphic>
          </wp:inline>
        </w:drawing>
      </w:r>
      <w:r w:rsidR="00350E8D">
        <w:rPr>
          <w:noProof/>
        </w:rPr>
        <w:t xml:space="preserve"> </w:t>
      </w:r>
    </w:p>
    <w:p w14:paraId="66714A41" w14:textId="77777777" w:rsidR="00350E8D" w:rsidRDefault="00350E8D" w:rsidP="00C85A05">
      <w:pPr>
        <w:pStyle w:val="Heading4"/>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r>
        <w:rPr>
          <w:noProof/>
        </w:rPr>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p>
    <w:p w14:paraId="35454D62" w14:textId="76E88690" w:rsidR="00350E8D" w:rsidRDefault="00350E8D" w:rsidP="00C85A05">
      <w:pPr>
        <w:pStyle w:val="Heading3"/>
      </w:pPr>
      <w:r>
        <w:t>Storm Events</w:t>
      </w:r>
    </w:p>
    <w:p w14:paraId="517F2BA9" w14:textId="77777777" w:rsidR="00350E8D" w:rsidRPr="00090FF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w:t>
      </w:r>
      <w:r>
        <w:lastRenderedPageBreak/>
        <w:t xml:space="preserve">data for both the FOREST and VILLAGE to calculate and compare the sediment loading from the UPPER and LOWER watersheds. </w:t>
      </w:r>
    </w:p>
    <w:p w14:paraId="3F393EC0" w14:textId="77777777" w:rsidR="00350E8D" w:rsidRDefault="00350E8D" w:rsidP="00C85A05">
      <w:pPr>
        <w:pStyle w:val="Heading3"/>
      </w:pPr>
      <w:bookmarkStart w:id="28" w:name="_Ref388026711"/>
      <w:r>
        <w:t>Comparing SSY from disturbed and undisturbed subwatersheds</w:t>
      </w:r>
      <w:bookmarkEnd w:id="28"/>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29"/>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29"/>
      <w:r>
        <w:rPr>
          <w:rStyle w:val="CommentReference"/>
        </w:rPr>
        <w:commentReference w:id="29"/>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0"/>
      <w:commentRangeStart w:id="31"/>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0"/>
      <w:r>
        <w:rPr>
          <w:rStyle w:val="CommentReference"/>
        </w:rPr>
        <w:commentReference w:id="30"/>
      </w:r>
      <w:commentRangeEnd w:id="31"/>
      <w:r>
        <w:rPr>
          <w:rStyle w:val="CommentReference"/>
        </w:rPr>
        <w:commentReference w:id="31"/>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lastRenderedPageBreak/>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32"/>
      <w:r>
        <w:t>This suggests that sediment production processes are more dominated by discharge in the UPPER watershed and precipitation in the LOWER watershed.</w:t>
      </w:r>
      <w:commentRangeEnd w:id="32"/>
      <w:r>
        <w:rPr>
          <w:rStyle w:val="CommentReference"/>
        </w:rPr>
        <w:commentReference w:id="32"/>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C85A05">
      <w:pPr>
        <w:pStyle w:val="Heading3"/>
      </w:pPr>
      <w:bookmarkStart w:id="33" w:name="_Ref388024560"/>
      <w:r>
        <w:t>Fitting sediment curves</w:t>
      </w:r>
      <w:bookmarkEnd w:id="33"/>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34"/>
      <w:r>
        <w:t>To investigate for any patterns not reflected in the Pearson’s and Spearman’s correlation coefficients</w:t>
      </w:r>
      <w:commentRangeEnd w:id="34"/>
      <w:r>
        <w:rPr>
          <w:rStyle w:val="CommentReference"/>
        </w:rPr>
        <w:commentReference w:id="34"/>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35"/>
      <w:r>
        <w:t xml:space="preserve">The LOWER subwatershed was excluded for this analysis since a suitable method to normalize Qmax for the subwatershed could not be found in the literature. </w:t>
      </w:r>
      <w:commentRangeEnd w:id="35"/>
      <w:r>
        <w:rPr>
          <w:rStyle w:val="CommentReference"/>
        </w:rPr>
        <w:commentReference w:id="35"/>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1E90E2F0" w14:textId="70F4278D" w:rsidR="00F95DE1" w:rsidRDefault="00F95DE1" w:rsidP="00F95DE1">
      <w:pPr>
        <w:ind w:firstLine="432"/>
        <w:jc w:val="both"/>
      </w:pPr>
      <w:commentRangeStart w:id="36"/>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36"/>
      <w:r>
        <w:rPr>
          <w:rStyle w:val="CommentReference"/>
        </w:rPr>
        <w:commentReference w:id="36"/>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37"/>
      <w:r w:rsidRPr="004D6C39">
        <w:t>different</w:t>
      </w:r>
      <w:commentRangeEnd w:id="37"/>
      <w:r>
        <w:rPr>
          <w:rStyle w:val="CommentReference"/>
        </w:rPr>
        <w:commentReference w:id="37"/>
      </w:r>
      <w:r w:rsidRPr="004D6C39">
        <w:t xml:space="preserve">, and he assumed that the </w:t>
      </w:r>
      <w:r>
        <w:t>β</w:t>
      </w:r>
      <w:r w:rsidRPr="004D6C39">
        <w:t xml:space="preserve"> exponent was a function of rainfall intensity on </w:t>
      </w:r>
      <w:proofErr w:type="spellStart"/>
      <w:r w:rsidRPr="004D6C39">
        <w:t>hillslopes</w:t>
      </w:r>
      <w:proofErr w:type="spellEnd"/>
      <w:r w:rsidRPr="004D6C39">
        <w:t>.</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3-12-07T03:42:00Z" w:initials="G">
    <w:p w14:paraId="2E63051F" w14:textId="77777777" w:rsidR="006B5ED4" w:rsidRDefault="006B5ED4" w:rsidP="000622A9">
      <w:pPr>
        <w:pStyle w:val="CommentText"/>
      </w:pPr>
      <w:r>
        <w:rPr>
          <w:rStyle w:val="CommentReference"/>
        </w:rPr>
        <w:annotationRef/>
      </w:r>
      <w:r>
        <w:t>Why the range? Is this spatial or temporal variability?</w:t>
      </w:r>
    </w:p>
  </w:comment>
  <w:comment w:id="1" w:author="Alex Messina" w:date="2013-12-07T05:07:00Z" w:initials="AM">
    <w:p w14:paraId="27C83953" w14:textId="77777777" w:rsidR="006B5ED4" w:rsidRDefault="006B5ED4" w:rsidP="000622A9">
      <w:pPr>
        <w:pStyle w:val="CommentText"/>
      </w:pPr>
      <w:r>
        <w:rPr>
          <w:rStyle w:val="CommentReference"/>
        </w:rPr>
        <w:annotationRef/>
      </w:r>
      <w:r>
        <w:t>This is spatial variability with elevation</w:t>
      </w:r>
    </w:p>
  </w:comment>
  <w:comment w:id="3" w:author="Geography" w:date="2013-12-07T03:41:00Z" w:initials="G">
    <w:p w14:paraId="474BEE6F" w14:textId="77777777" w:rsidR="006B5ED4" w:rsidRDefault="006B5ED4" w:rsidP="000622A9">
      <w:pPr>
        <w:pStyle w:val="CommentText"/>
      </w:pPr>
      <w:r>
        <w:rPr>
          <w:rStyle w:val="CommentReference"/>
        </w:rPr>
        <w:annotationRef/>
      </w:r>
      <w:r>
        <w:t>Where?</w:t>
      </w:r>
    </w:p>
  </w:comment>
  <w:comment w:id="4" w:author="Alex Messina" w:date="2013-12-07T05:52:00Z" w:initials="AM">
    <w:p w14:paraId="4706E487" w14:textId="77777777" w:rsidR="006B5ED4" w:rsidRDefault="006B5ED4"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5" w:author="Geography" w:date="2013-12-07T03:44:00Z" w:initials="G">
    <w:p w14:paraId="6E79DE77" w14:textId="77777777" w:rsidR="006B5ED4" w:rsidRDefault="006B5ED4" w:rsidP="000622A9">
      <w:pPr>
        <w:pStyle w:val="CommentText"/>
      </w:pPr>
      <w:r>
        <w:rPr>
          <w:rStyle w:val="CommentReference"/>
        </w:rPr>
        <w:annotationRef/>
      </w:r>
      <w:r>
        <w:t xml:space="preserve">Define “streamflow pattern”.  Total annual Q?  </w:t>
      </w:r>
      <w:proofErr w:type="gramStart"/>
      <w:r>
        <w:t>peaks</w:t>
      </w:r>
      <w:proofErr w:type="gramEnd"/>
      <w:r>
        <w:t>?</w:t>
      </w:r>
    </w:p>
  </w:comment>
  <w:comment w:id="6" w:author="Alex Messina" w:date="2013-12-07T06:07:00Z" w:initials="AM">
    <w:p w14:paraId="545869C0" w14:textId="77777777" w:rsidR="006B5ED4" w:rsidRDefault="006B5ED4" w:rsidP="000622A9">
      <w:pPr>
        <w:pStyle w:val="CommentText"/>
      </w:pPr>
      <w:r>
        <w:rPr>
          <w:rStyle w:val="CommentReference"/>
        </w:rPr>
        <w:annotationRef/>
      </w:r>
      <w:r>
        <w:t>Total annual Q</w:t>
      </w:r>
    </w:p>
  </w:comment>
  <w:comment w:id="13" w:author="Geography" w:date="2014-05-18T15:13:00Z" w:initials="G">
    <w:p w14:paraId="2BB1A66A" w14:textId="77777777" w:rsidR="006B5ED4" w:rsidRDefault="006B5ED4"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4" w:author="Geography" w:date="2014-05-18T15:21:00Z" w:initials="G">
    <w:p w14:paraId="5949E901" w14:textId="77777777" w:rsidR="006B5ED4" w:rsidRDefault="006B5ED4"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5" w:author="Geography" w:date="2014-05-18T15:50:00Z" w:initials="G">
    <w:p w14:paraId="037CAF0F" w14:textId="77777777" w:rsidR="006B5ED4" w:rsidRDefault="006B5ED4" w:rsidP="00C750FC">
      <w:pPr>
        <w:pStyle w:val="CommentText"/>
      </w:pPr>
      <w:r>
        <w:rPr>
          <w:rStyle w:val="CommentReference"/>
        </w:rPr>
        <w:annotationRef/>
      </w:r>
      <w:r>
        <w:t>Methods!</w:t>
      </w:r>
    </w:p>
  </w:comment>
  <w:comment w:id="16" w:author="Geography" w:date="2014-05-18T15:31:00Z" w:initials="G">
    <w:p w14:paraId="61548C98" w14:textId="77777777" w:rsidR="006B5ED4" w:rsidRDefault="006B5ED4" w:rsidP="00C750FC">
      <w:pPr>
        <w:pStyle w:val="CommentText"/>
      </w:pPr>
      <w:r>
        <w:rPr>
          <w:rStyle w:val="CommentReference"/>
        </w:rPr>
        <w:annotationRef/>
      </w:r>
      <w:r>
        <w:t>Methods!</w:t>
      </w:r>
    </w:p>
  </w:comment>
  <w:comment w:id="17" w:author="Geography" w:date="2014-05-18T15:31:00Z" w:initials="G">
    <w:p w14:paraId="03A27B43" w14:textId="77777777" w:rsidR="006B5ED4" w:rsidRDefault="006B5ED4" w:rsidP="00C750FC">
      <w:pPr>
        <w:pStyle w:val="CommentText"/>
      </w:pPr>
      <w:r>
        <w:rPr>
          <w:rStyle w:val="CommentReference"/>
        </w:rPr>
        <w:annotationRef/>
      </w:r>
      <w:proofErr w:type="spellStart"/>
      <w:r>
        <w:t>Methdos</w:t>
      </w:r>
      <w:proofErr w:type="spellEnd"/>
      <w:r>
        <w:t>.</w:t>
      </w:r>
    </w:p>
  </w:comment>
  <w:comment w:id="18" w:author="Geography" w:date="2014-05-18T15:29:00Z" w:initials="G">
    <w:p w14:paraId="6FB1CCDD" w14:textId="77777777" w:rsidR="00905A9A" w:rsidRDefault="00905A9A" w:rsidP="00905A9A">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19" w:author="Alex Messina" w:date="2014-05-19T14:35:00Z" w:initials="AM">
    <w:p w14:paraId="130D2FA0" w14:textId="77777777" w:rsidR="00905A9A" w:rsidRDefault="00905A9A" w:rsidP="00905A9A">
      <w:pPr>
        <w:pStyle w:val="CommentText"/>
      </w:pPr>
      <w:r>
        <w:rPr>
          <w:rStyle w:val="CommentReference"/>
        </w:rPr>
        <w:annotationRef/>
      </w:r>
      <w:r>
        <w:t>According to Craig (2009) map in Fig 1. I can’t seem to find the same data anywhere else online</w:t>
      </w:r>
    </w:p>
  </w:comment>
  <w:comment w:id="20" w:author="Geography" w:date="2014-05-18T08:10:00Z" w:initials="G">
    <w:p w14:paraId="6051FEE4" w14:textId="77777777" w:rsidR="006B5ED4" w:rsidRDefault="006B5ED4"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21" w:author="Alex Messina" w:date="2014-05-19T15:35:00Z" w:initials="AM">
    <w:p w14:paraId="44AC5695" w14:textId="77777777" w:rsidR="006B5ED4" w:rsidRDefault="006B5ED4" w:rsidP="00350E8D">
      <w:pPr>
        <w:pStyle w:val="CommentText"/>
      </w:pPr>
      <w:r>
        <w:rPr>
          <w:rStyle w:val="CommentReference"/>
        </w:rPr>
        <w:annotationRef/>
      </w:r>
      <w:r>
        <w:t>I don’t know. It’s what other studies do?</w:t>
      </w:r>
    </w:p>
  </w:comment>
  <w:comment w:id="22" w:author="Geography" w:date="2014-05-18T08:10:00Z" w:initials="G">
    <w:p w14:paraId="22825F3B" w14:textId="77777777" w:rsidR="006B5ED4" w:rsidRDefault="006B5ED4"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23" w:author="Alex Messina" w:date="2014-05-19T15:42:00Z" w:initials="AM">
    <w:p w14:paraId="7E8C30BF" w14:textId="77777777" w:rsidR="006B5ED4" w:rsidRDefault="006B5ED4"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4" w:author="Geography" w:date="2014-05-18T15:31:00Z" w:initials="G">
    <w:p w14:paraId="53BCEFC0" w14:textId="77777777" w:rsidR="006B5ED4" w:rsidRDefault="006B5ED4" w:rsidP="00350E8D">
      <w:pPr>
        <w:pStyle w:val="CommentText"/>
      </w:pPr>
      <w:r>
        <w:rPr>
          <w:rStyle w:val="CommentReference"/>
        </w:rPr>
        <w:annotationRef/>
      </w:r>
      <w:r>
        <w:t>Ok, these are results.</w:t>
      </w:r>
    </w:p>
  </w:comment>
  <w:comment w:id="25" w:author="Geography" w:date="2014-05-18T15:34:00Z" w:initials="G">
    <w:p w14:paraId="104361EA" w14:textId="77777777" w:rsidR="00E47169" w:rsidRDefault="00E47169" w:rsidP="00E47169">
      <w:pPr>
        <w:pStyle w:val="CommentText"/>
      </w:pPr>
      <w:r>
        <w:rPr>
          <w:rStyle w:val="CommentReference"/>
        </w:rPr>
        <w:annotationRef/>
      </w:r>
      <w:r>
        <w:t>48% of what?</w:t>
      </w:r>
    </w:p>
  </w:comment>
  <w:comment w:id="26" w:author="Geography" w:date="2014-05-18T15:39:00Z" w:initials="G">
    <w:p w14:paraId="04100815" w14:textId="77777777" w:rsidR="00E47169" w:rsidRDefault="00E47169" w:rsidP="00E47169">
      <w:pPr>
        <w:pStyle w:val="CommentText"/>
      </w:pPr>
      <w:r>
        <w:rPr>
          <w:rStyle w:val="CommentReference"/>
        </w:rPr>
        <w:annotationRef/>
      </w:r>
      <w:r>
        <w:t>How many different storms?</w:t>
      </w:r>
    </w:p>
    <w:p w14:paraId="7612B856" w14:textId="77777777" w:rsidR="00E47169" w:rsidRDefault="00E47169" w:rsidP="00E47169">
      <w:pPr>
        <w:pStyle w:val="CommentText"/>
      </w:pPr>
      <w:r>
        <w:t>This certainly seems like enough samples to calculate sediment loading at Quarry.</w:t>
      </w:r>
    </w:p>
  </w:comment>
  <w:comment w:id="27" w:author="Geography" w:date="2014-05-18T08:14:00Z" w:initials="G">
    <w:p w14:paraId="0DB9D92F" w14:textId="77777777" w:rsidR="00E47169" w:rsidRDefault="00E47169" w:rsidP="00E47169">
      <w:pPr>
        <w:pStyle w:val="CommentText"/>
      </w:pPr>
      <w:r>
        <w:rPr>
          <w:rStyle w:val="CommentReference"/>
        </w:rPr>
        <w:annotationRef/>
      </w:r>
      <w:r>
        <w:t>Belongs in the results, yes?</w:t>
      </w:r>
    </w:p>
  </w:comment>
  <w:comment w:id="29" w:author="Geography" w:date="2014-05-19T06:49:00Z" w:initials="G">
    <w:p w14:paraId="6A9034A5" w14:textId="77777777" w:rsidR="006B5ED4" w:rsidRDefault="006B5ED4" w:rsidP="00350E8D">
      <w:pPr>
        <w:pStyle w:val="CommentText"/>
      </w:pPr>
      <w:r>
        <w:rPr>
          <w:rStyle w:val="CommentReference"/>
        </w:rPr>
        <w:annotationRef/>
      </w:r>
      <w:r>
        <w:t>This still needs to be reformulated to be clearer.</w:t>
      </w:r>
    </w:p>
  </w:comment>
  <w:comment w:id="30" w:author="Geography" w:date="2014-05-19T07:03:00Z" w:initials="G">
    <w:p w14:paraId="5F3CB952" w14:textId="77777777" w:rsidR="006B5ED4" w:rsidRDefault="006B5ED4"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31" w:author="Alex Messina" w:date="2014-05-21T08:20:00Z" w:initials="AM">
    <w:p w14:paraId="379E6E6F" w14:textId="77777777" w:rsidR="006B5ED4" w:rsidRDefault="006B5ED4"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32" w:author="Geography" w:date="2014-05-19T07:06:00Z" w:initials="G">
    <w:p w14:paraId="53FF6487" w14:textId="77777777" w:rsidR="006B5ED4" w:rsidRDefault="006B5ED4"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34" w:author="Geography" w:date="2014-05-19T07:07:00Z" w:initials="G">
    <w:p w14:paraId="07150C97" w14:textId="77777777" w:rsidR="006B5ED4" w:rsidRDefault="006B5ED4" w:rsidP="00F95DE1">
      <w:pPr>
        <w:pStyle w:val="CommentText"/>
      </w:pPr>
      <w:r>
        <w:rPr>
          <w:rStyle w:val="CommentReference"/>
        </w:rPr>
        <w:annotationRef/>
      </w:r>
      <w:r>
        <w:t>?</w:t>
      </w:r>
    </w:p>
  </w:comment>
  <w:comment w:id="35" w:author="Geography" w:date="2014-05-19T07:11:00Z" w:initials="G">
    <w:p w14:paraId="19252C7D" w14:textId="77777777" w:rsidR="006B5ED4" w:rsidRDefault="006B5ED4" w:rsidP="00F95DE1">
      <w:pPr>
        <w:pStyle w:val="CommentText"/>
      </w:pPr>
      <w:r>
        <w:rPr>
          <w:rStyle w:val="CommentReference"/>
        </w:rPr>
        <w:annotationRef/>
      </w:r>
      <w:r>
        <w:t>But it’s in Figure 12.</w:t>
      </w:r>
    </w:p>
  </w:comment>
  <w:comment w:id="36" w:author="Geography" w:date="2014-05-19T07:14:00Z" w:initials="G">
    <w:p w14:paraId="7E916F09" w14:textId="77777777" w:rsidR="006B5ED4" w:rsidRDefault="006B5ED4" w:rsidP="00F95DE1">
      <w:pPr>
        <w:pStyle w:val="CommentText"/>
      </w:pPr>
      <w:r>
        <w:rPr>
          <w:rStyle w:val="CommentReference"/>
        </w:rPr>
        <w:annotationRef/>
      </w:r>
      <w:r>
        <w:t>Move up to where you mention Table 5.</w:t>
      </w:r>
    </w:p>
  </w:comment>
  <w:comment w:id="37" w:author="Geography" w:date="2014-05-19T07:15:00Z" w:initials="G">
    <w:p w14:paraId="2C5DA55B" w14:textId="77777777" w:rsidR="006B5ED4" w:rsidRDefault="006B5ED4"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53BCEFC0" w15:done="0"/>
  <w15:commentEx w15:paraId="104361EA" w15:done="0"/>
  <w15:commentEx w15:paraId="7612B856" w15:done="0"/>
  <w15:commentEx w15:paraId="0DB9D92F"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729B"/>
    <w:rsid w:val="001545D7"/>
    <w:rsid w:val="001F3934"/>
    <w:rsid w:val="002007FF"/>
    <w:rsid w:val="00215B13"/>
    <w:rsid w:val="00232AA0"/>
    <w:rsid w:val="00236027"/>
    <w:rsid w:val="00252FE3"/>
    <w:rsid w:val="00350E8D"/>
    <w:rsid w:val="00467DC7"/>
    <w:rsid w:val="00484DA2"/>
    <w:rsid w:val="004A45C9"/>
    <w:rsid w:val="005333BE"/>
    <w:rsid w:val="005378A4"/>
    <w:rsid w:val="00555C0F"/>
    <w:rsid w:val="005977DF"/>
    <w:rsid w:val="00643B8F"/>
    <w:rsid w:val="0065543E"/>
    <w:rsid w:val="00672738"/>
    <w:rsid w:val="00676771"/>
    <w:rsid w:val="006B5ED4"/>
    <w:rsid w:val="006F58DD"/>
    <w:rsid w:val="007213F2"/>
    <w:rsid w:val="007254D1"/>
    <w:rsid w:val="0076336B"/>
    <w:rsid w:val="00826278"/>
    <w:rsid w:val="008606E5"/>
    <w:rsid w:val="00905A9A"/>
    <w:rsid w:val="00947EB2"/>
    <w:rsid w:val="009941CF"/>
    <w:rsid w:val="009B0CE7"/>
    <w:rsid w:val="009E0CA5"/>
    <w:rsid w:val="00A921E2"/>
    <w:rsid w:val="00AA3B19"/>
    <w:rsid w:val="00AD2E0C"/>
    <w:rsid w:val="00AE5D21"/>
    <w:rsid w:val="00B51361"/>
    <w:rsid w:val="00BD5D91"/>
    <w:rsid w:val="00BE0B24"/>
    <w:rsid w:val="00C33BE3"/>
    <w:rsid w:val="00C750FC"/>
    <w:rsid w:val="00C82448"/>
    <w:rsid w:val="00C83595"/>
    <w:rsid w:val="00C85A05"/>
    <w:rsid w:val="00CE2BD5"/>
    <w:rsid w:val="00D33038"/>
    <w:rsid w:val="00D619EC"/>
    <w:rsid w:val="00D62E3F"/>
    <w:rsid w:val="00DA6E87"/>
    <w:rsid w:val="00DB57C0"/>
    <w:rsid w:val="00E212BD"/>
    <w:rsid w:val="00E214FB"/>
    <w:rsid w:val="00E47169"/>
    <w:rsid w:val="00EC5322"/>
    <w:rsid w:val="00EC5FAC"/>
    <w:rsid w:val="00F71E62"/>
    <w:rsid w:val="00F95DE1"/>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A5FFE-56FB-4DE7-8221-4D0314E61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13</Pages>
  <Words>20842</Words>
  <Characters>118806</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4-09-16T01:16:00Z</dcterms:created>
  <dcterms:modified xsi:type="dcterms:W3CDTF">2014-11-2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